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r>
        <w:t>ABSTRACT (Word Style “BD_Abstrac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A013113" w:rsidR="00164635" w:rsidRDefault="00486034" w:rsidP="007D21D0">
      <w:pPr>
        <w:pStyle w:val="TAMainText"/>
      </w:pPr>
      <w:r>
        <w:t>In a single run t</w:t>
      </w:r>
      <w:r w:rsidR="007E3B61">
        <w:t xml:space="preserve">he peptide level of thousands of proteins are being measured for up to several patients. However, data generated from mass spectrometry is often </w:t>
      </w:r>
      <w:commentRangeStart w:id="1"/>
      <w:r w:rsidR="007E3B61">
        <w:t>affected by systemic bias</w:t>
      </w:r>
      <w:commentRangeEnd w:id="1"/>
      <w:r w:rsidR="00892C58">
        <w:rPr>
          <w:rStyle w:val="CommentReference"/>
        </w:rPr>
        <w:commentReference w:id="1"/>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2"/>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2"/>
      <w:r w:rsidR="00334AED">
        <w:rPr>
          <w:rStyle w:val="CommentReference"/>
        </w:rPr>
        <w:commentReference w:id="2"/>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s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3"/>
      <w:r w:rsidR="004554FB">
        <w:t>adopted from DNA microarray technology</w:t>
      </w:r>
      <w:commentRangeEnd w:id="3"/>
      <w:r w:rsidR="004554FB">
        <w:rPr>
          <w:rStyle w:val="CommentReference"/>
        </w:rPr>
        <w:commentReference w:id="3"/>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4"/>
      <w:r w:rsidR="00893B07">
        <w:t>normalization methods like VSN, linear regression normalization and local regression normalization, that consistently rank amount the top performing methods</w:t>
      </w:r>
      <w:commentRangeEnd w:id="4"/>
      <w:r w:rsidR="00E27038">
        <w:rPr>
          <w:rStyle w:val="CommentReference"/>
        </w:rPr>
        <w:commentReference w:id="4"/>
      </w:r>
      <w:r w:rsidR="00893B07">
        <w:t xml:space="preserve">, it is curial to select </w:t>
      </w:r>
      <w:r w:rsidR="00E27038">
        <w:t>a</w:t>
      </w:r>
      <w:r w:rsidR="00893B07">
        <w:t xml:space="preserve"> suitable</w:t>
      </w:r>
      <w:commentRangeStart w:id="5"/>
      <w:r w:rsidR="00893B07">
        <w:t xml:space="preserve"> normalization method depending on the data set</w:t>
      </w:r>
      <w:commentRangeEnd w:id="5"/>
      <w:r w:rsidR="00893B07">
        <w:rPr>
          <w:rStyle w:val="CommentReference"/>
        </w:rPr>
        <w:commentReference w:id="5"/>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w:t>
      </w:r>
      <w:r w:rsidR="00F82C2D">
        <w:t xml:space="preserve"> for</w:t>
      </w:r>
      <w:r w:rsidR="00E27038">
        <w:t xml:space="preserve"> normalization was recognized and addressed by Webb-Robertson et al. and Chawade et al. with their tools SPAN and </w:t>
      </w:r>
      <w:r w:rsidR="00E27038" w:rsidRPr="00E27038">
        <w:t>Normalyzer</w:t>
      </w:r>
      <w:r w:rsidR="00F82C2D">
        <w:t>, respectivly</w:t>
      </w:r>
      <w:r w:rsidR="00E27038">
        <w:t xml:space="preserve">. </w:t>
      </w:r>
      <w:commentRangeStart w:id="6"/>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6"/>
      <w:r w:rsidR="00FE3DB4">
        <w:rPr>
          <w:rStyle w:val="CommentReference"/>
        </w:rPr>
        <w:commentReference w:id="6"/>
      </w:r>
      <w:commentRangeStart w:id="7"/>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8"/>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7"/>
      <w:r w:rsidR="00311A3B">
        <w:rPr>
          <w:rStyle w:val="CommentReference"/>
        </w:rPr>
        <w:commentReference w:id="7"/>
      </w:r>
      <w:commentRangeEnd w:id="8"/>
      <w:r w:rsidR="00311A3B">
        <w:rPr>
          <w:rStyle w:val="CommentReference"/>
        </w:rPr>
        <w:commentReference w:id="8"/>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s. </w:t>
      </w:r>
    </w:p>
    <w:p w14:paraId="0FE24DE1" w14:textId="49D69D2D"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less comfortable</w:t>
      </w:r>
      <w:r w:rsidR="00A003F2" w:rsidRPr="007062A4">
        <w:t xml:space="preserv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s is identified, </w:t>
      </w:r>
      <w:r w:rsidR="00AC5467">
        <w:t>missing values can be imputed,</w:t>
      </w:r>
      <w:r w:rsidR="00E02011">
        <w:t xml:space="preserve"> the data can be saved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7365B452"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w:t>
      </w:r>
      <w:commentRangeStart w:id="9"/>
      <w:r w:rsidR="00F8527D">
        <w:t>shiny</w:t>
      </w:r>
      <w:commentRangeEnd w:id="9"/>
      <w:r w:rsidR="00F8527D">
        <w:rPr>
          <w:rStyle w:val="CommentReference"/>
        </w:rPr>
        <w:commentReference w:id="9"/>
      </w:r>
      <w:r w:rsidR="00F8527D">
        <w:t xml:space="preserve">” to provide a user-friendly user interface. proteiNorm </w:t>
      </w:r>
      <w:r w:rsidR="004817F6">
        <w:t xml:space="preserve">is publically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mass spectrometry</w:t>
      </w:r>
      <w:r w:rsidR="00556B4C">
        <w:t xml:space="preserve">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77777777" w:rsidR="00A11C15" w:rsidRDefault="00A11C15" w:rsidP="00B7306A">
      <w:pPr>
        <w:pStyle w:val="TAMainText"/>
        <w:spacing w:after="240"/>
        <w:ind w:firstLine="0"/>
        <w:jc w:val="left"/>
      </w:pP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BD87E73"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commentRangeStart w:id="11"/>
      <w:r w:rsidRPr="00A11C15">
        <w:t>variance stabilizing normalization</w:t>
      </w:r>
      <w:r>
        <w:t xml:space="preserve"> (VSN), quantile normalization</w:t>
      </w:r>
      <w:r w:rsidR="005A4E38">
        <w:t xml:space="preserve"> (Quantile)</w:t>
      </w:r>
      <w:r>
        <w:t>, c</w:t>
      </w:r>
      <w:r w:rsidRPr="00A11C15">
        <w:t xml:space="preserve">yclic </w:t>
      </w:r>
      <w:r>
        <w:t>l</w:t>
      </w:r>
      <w:r w:rsidRPr="00A11C15">
        <w:t>oess</w:t>
      </w:r>
      <w:r>
        <w:t xml:space="preserve"> normalization</w:t>
      </w:r>
      <w:r w:rsidR="005A4E38">
        <w:t xml:space="preserve"> (Cyclic Loess)</w:t>
      </w:r>
      <w:r>
        <w:t>, g</w:t>
      </w:r>
      <w:r w:rsidRPr="00A11C15">
        <w:t xml:space="preserve">lobal </w:t>
      </w:r>
      <w:r>
        <w:t xml:space="preserve">robust </w:t>
      </w:r>
      <w:r w:rsidRPr="00A11C15">
        <w:t>linear regression normalization</w:t>
      </w:r>
      <w:r w:rsidR="005A4E38">
        <w:t xml:space="preserve"> (RLR)</w:t>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t xml:space="preserve">. </w:t>
      </w:r>
      <w:commentRangeEnd w:id="11"/>
      <w:r w:rsidR="00FD78B7">
        <w:rPr>
          <w:rStyle w:val="CommentReference"/>
        </w:rPr>
        <w:commentReference w:id="11"/>
      </w:r>
      <w:r>
        <w:t xml:space="preserve">The individual performance of each methods can be </w:t>
      </w:r>
      <w:r>
        <w:lastRenderedPageBreak/>
        <w:t xml:space="preserve">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distributions.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225A89D2"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2"/>
      <w:r w:rsidR="00A11C15">
        <w:t>DAtest</w:t>
      </w:r>
      <w:commentRangeEnd w:id="12"/>
      <w:r>
        <w:rPr>
          <w:rStyle w:val="CommentReference"/>
        </w:rPr>
        <w:commentReference w:id="12"/>
      </w:r>
      <w:r>
        <w:t>.</w:t>
      </w:r>
      <w:r w:rsidR="00A11C15">
        <w:t xml:space="preserve"> As the DAtest package requires complete data (no missing values), the user can user can select </w:t>
      </w:r>
      <w:r>
        <w:t xml:space="preserve">an </w:t>
      </w:r>
      <w:r w:rsidR="00A11C15">
        <w:t>appropriate methods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3"/>
      <w:r w:rsidR="00A11C15">
        <w:t>imputation methods</w:t>
      </w:r>
      <w:commentRangeEnd w:id="13"/>
      <w:r w:rsidR="00534D38">
        <w:rPr>
          <w:rStyle w:val="CommentReference"/>
        </w:rPr>
        <w:commentReference w:id="13"/>
      </w:r>
      <w:r w:rsidR="00A11C15">
        <w:t xml:space="preserve">: </w:t>
      </w:r>
      <w:r w:rsidR="00A11C15" w:rsidRPr="00A11C15">
        <w:t>k-nearest neighbors (</w:t>
      </w:r>
      <w:commentRangeStart w:id="14"/>
      <w:r w:rsidR="00A11C15" w:rsidRPr="00A11C15">
        <w:t>KNN</w:t>
      </w:r>
      <w:commentRangeEnd w:id="14"/>
      <w:r w:rsidR="008A5A37">
        <w:rPr>
          <w:rStyle w:val="CommentReference"/>
        </w:rPr>
        <w:commentReference w:id="14"/>
      </w:r>
      <w:r w:rsidR="00A11C15" w:rsidRPr="00A11C15">
        <w:t>)</w:t>
      </w:r>
      <w:r w:rsidR="00A11C15">
        <w:t xml:space="preserve">, </w:t>
      </w:r>
      <w:r w:rsidR="00A11C15" w:rsidRPr="00A11C15">
        <w:t>Quantile Regression Imputation of Left-Censored data</w:t>
      </w:r>
      <w:r w:rsidR="00A11C15">
        <w:t xml:space="preserve"> (</w:t>
      </w:r>
      <w:commentRangeStart w:id="15"/>
      <w:r w:rsidR="00A11C15" w:rsidRPr="00A11C15">
        <w:t>QRILC</w:t>
      </w:r>
      <w:commentRangeEnd w:id="15"/>
      <w:r w:rsidR="008A5A37">
        <w:rPr>
          <w:rStyle w:val="CommentReference"/>
        </w:rPr>
        <w:commentReference w:id="15"/>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6"/>
      <w:r w:rsidR="00A11C15">
        <w:t>MinDet</w:t>
      </w:r>
      <w:commentRangeEnd w:id="16"/>
      <w:r w:rsidR="008A5A37">
        <w:rPr>
          <w:rStyle w:val="CommentReference"/>
        </w:rPr>
        <w:commentReference w:id="16"/>
      </w:r>
      <w:r w:rsidR="00A11C15">
        <w:t xml:space="preserve">), </w:t>
      </w:r>
      <w:r w:rsidR="00A11C15" w:rsidRPr="00A11C15">
        <w:t xml:space="preserve">stochastic minimal value </w:t>
      </w:r>
      <w:r w:rsidR="00A11C15">
        <w:t>i</w:t>
      </w:r>
      <w:r w:rsidR="00A11C15" w:rsidRPr="00A11C15">
        <w:t>mputation</w:t>
      </w:r>
      <w:r w:rsidR="00A11C15">
        <w:t xml:space="preserve"> (</w:t>
      </w:r>
      <w:commentRangeStart w:id="17"/>
      <w:r w:rsidR="00A11C15">
        <w:t>MinProb</w:t>
      </w:r>
      <w:commentRangeEnd w:id="17"/>
      <w:r w:rsidR="008A5A37">
        <w:rPr>
          <w:rStyle w:val="CommentReference"/>
        </w:rPr>
        <w:commentReference w:id="17"/>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8"/>
      <w:r>
        <w:t>on</w:t>
      </w:r>
      <w:r w:rsidR="00534D38">
        <w:t xml:space="preserve"> natural intensity</w:t>
      </w:r>
      <w:r>
        <w:t xml:space="preserve"> scale</w:t>
      </w:r>
      <w:commentRangeEnd w:id="18"/>
      <w:r w:rsidR="00534D38">
        <w:rPr>
          <w:rStyle w:val="CommentReference"/>
        </w:rPr>
        <w:commentReference w:id="18"/>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bookmarkStart w:id="19" w:name="_GoBack"/>
      <w:bookmarkEnd w:id="19"/>
    </w:p>
    <w:p w14:paraId="64991EE2" w14:textId="77777777" w:rsidR="008A4148" w:rsidRDefault="008A4148" w:rsidP="008A4148">
      <w:pPr>
        <w:pStyle w:val="FACorrespondingAuthorFootnote"/>
        <w:spacing w:after="240"/>
        <w:jc w:val="left"/>
      </w:pPr>
      <w:r>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0F29A5C8" w14:textId="77777777" w:rsidR="008A4148" w:rsidRPr="008A4148" w:rsidRDefault="00A20E38" w:rsidP="008B003E">
      <w:pPr>
        <w:pStyle w:val="TFReferencesSection"/>
        <w:rPr>
          <w:noProof/>
        </w:rPr>
      </w:pPr>
      <w:r>
        <w:fldChar w:fldCharType="begin"/>
      </w:r>
      <w:r>
        <w:instrText xml:space="preserve"> ADDIN EN.REFLIST </w:instrText>
      </w:r>
      <w:r>
        <w:fldChar w:fldCharType="separate"/>
      </w:r>
      <w:r w:rsidR="008A4148" w:rsidRPr="008A4148">
        <w:rPr>
          <w:noProof/>
        </w:rPr>
        <w:t>1.</w:t>
      </w:r>
      <w:r w:rsidR="008A4148" w:rsidRPr="008A4148">
        <w:rPr>
          <w:noProof/>
        </w:rPr>
        <w:tab/>
        <w:t xml:space="preserve">Chawade, A., E. Alexandersson, and F. Levander, </w:t>
      </w:r>
      <w:r w:rsidR="008A4148" w:rsidRPr="008A4148">
        <w:rPr>
          <w:i/>
          <w:noProof/>
        </w:rPr>
        <w:t>Normalyzer: a tool for rapid evaluation of normalization methods for omics data sets.</w:t>
      </w:r>
      <w:r w:rsidR="008A4148" w:rsidRPr="008A4148">
        <w:rPr>
          <w:noProof/>
        </w:rPr>
        <w:t xml:space="preserve"> J Proteome Res, 2014. </w:t>
      </w:r>
      <w:r w:rsidR="008A4148" w:rsidRPr="008A4148">
        <w:rPr>
          <w:b/>
          <w:noProof/>
        </w:rPr>
        <w:t>13</w:t>
      </w:r>
      <w:r w:rsidR="008A4148" w:rsidRPr="008A4148">
        <w:rPr>
          <w:noProof/>
        </w:rPr>
        <w:t>(6): p. 3114-20.</w:t>
      </w:r>
    </w:p>
    <w:p w14:paraId="10EB777D" w14:textId="77777777" w:rsidR="008A4148" w:rsidRPr="008A4148" w:rsidRDefault="008A4148" w:rsidP="008B003E">
      <w:pPr>
        <w:pStyle w:val="TFReferencesSection"/>
        <w:rPr>
          <w:noProof/>
        </w:rPr>
      </w:pPr>
      <w:r w:rsidRPr="008A4148">
        <w:rPr>
          <w:noProof/>
        </w:rPr>
        <w:t>2.</w:t>
      </w:r>
      <w:r w:rsidRPr="008A4148">
        <w:rPr>
          <w:noProof/>
        </w:rPr>
        <w:tab/>
        <w:t xml:space="preserve">Valikangas, T., T. Suomi, and L.L. Elo, </w:t>
      </w:r>
      <w:r w:rsidRPr="008A4148">
        <w:rPr>
          <w:i/>
          <w:noProof/>
        </w:rPr>
        <w:t>A systematic evaluation of normalization methods in quantitative label-free proteomics.</w:t>
      </w:r>
      <w:r w:rsidRPr="008A4148">
        <w:rPr>
          <w:noProof/>
        </w:rPr>
        <w:t xml:space="preserve"> Brief Bioinform, 2018. </w:t>
      </w:r>
      <w:r w:rsidRPr="008A4148">
        <w:rPr>
          <w:b/>
          <w:noProof/>
        </w:rPr>
        <w:t>19</w:t>
      </w:r>
      <w:r w:rsidRPr="008A4148">
        <w:rPr>
          <w:noProof/>
        </w:rPr>
        <w:t>(1): p. 1-11.</w:t>
      </w:r>
    </w:p>
    <w:p w14:paraId="18682EAB" w14:textId="77777777" w:rsidR="008A4148" w:rsidRPr="008A4148" w:rsidRDefault="008A4148" w:rsidP="008B003E">
      <w:pPr>
        <w:pStyle w:val="TFReferencesSection"/>
        <w:rPr>
          <w:noProof/>
        </w:rPr>
      </w:pPr>
      <w:r w:rsidRPr="008A4148">
        <w:rPr>
          <w:noProof/>
        </w:rPr>
        <w:lastRenderedPageBreak/>
        <w:t>3.</w:t>
      </w:r>
      <w:r w:rsidRPr="008A4148">
        <w:rPr>
          <w:noProof/>
        </w:rPr>
        <w:tab/>
        <w:t xml:space="preserve">Karpievitch, Y.V., A.R. Dabney, and R.D. Smith, </w:t>
      </w:r>
      <w:r w:rsidRPr="008A4148">
        <w:rPr>
          <w:i/>
          <w:noProof/>
        </w:rPr>
        <w:t>Normalization and missing value imputation for label-free LC-MS analysis.</w:t>
      </w:r>
      <w:r w:rsidRPr="008A4148">
        <w:rPr>
          <w:noProof/>
        </w:rPr>
        <w:t xml:space="preserve"> BMC Bioinformatics, 2012. </w:t>
      </w:r>
      <w:r w:rsidRPr="008A4148">
        <w:rPr>
          <w:b/>
          <w:noProof/>
        </w:rPr>
        <w:t>13 Suppl 16</w:t>
      </w:r>
      <w:r w:rsidRPr="008A4148">
        <w:rPr>
          <w:noProof/>
        </w:rPr>
        <w:t>: p. S5.</w:t>
      </w:r>
    </w:p>
    <w:p w14:paraId="125FB380" w14:textId="77777777" w:rsidR="008A4148" w:rsidRPr="008A4148" w:rsidRDefault="008A4148" w:rsidP="008B003E">
      <w:pPr>
        <w:pStyle w:val="TFReferencesSection"/>
        <w:rPr>
          <w:noProof/>
        </w:rPr>
      </w:pPr>
      <w:r w:rsidRPr="008A4148">
        <w:rPr>
          <w:noProof/>
        </w:rPr>
        <w:t>4.</w:t>
      </w:r>
      <w:r w:rsidRPr="008A4148">
        <w:rPr>
          <w:noProof/>
        </w:rPr>
        <w:tab/>
        <w:t xml:space="preserve">Webb-Robertson, B.J., et al., </w:t>
      </w:r>
      <w:r w:rsidRPr="008A4148">
        <w:rPr>
          <w:i/>
          <w:noProof/>
        </w:rPr>
        <w:t>A statistical selection strategy for normalization procedures in LC-MS proteomics experiments through dataset-dependent ranking of normalization scaling factors.</w:t>
      </w:r>
      <w:r w:rsidRPr="008A4148">
        <w:rPr>
          <w:noProof/>
        </w:rPr>
        <w:t xml:space="preserve"> Proteomics, 2011. </w:t>
      </w:r>
      <w:r w:rsidRPr="008A4148">
        <w:rPr>
          <w:b/>
          <w:noProof/>
        </w:rPr>
        <w:t>11</w:t>
      </w:r>
      <w:r w:rsidRPr="008A4148">
        <w:rPr>
          <w:noProof/>
        </w:rPr>
        <w:t>(24): p. 4736-41.</w:t>
      </w:r>
    </w:p>
    <w:p w14:paraId="67DE8E36" w14:textId="6FD325D8" w:rsidR="00A20E38" w:rsidRDefault="00A20E38" w:rsidP="008B003E">
      <w:pPr>
        <w:pStyle w:val="TFReferencesSection"/>
      </w:pPr>
      <w:r>
        <w:fldChar w:fldCharType="end"/>
      </w:r>
    </w:p>
    <w:p w14:paraId="2A98F53C" w14:textId="0056D001"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Chawade A, Alexandersson E, Levander F</w:t>
      </w:r>
    </w:p>
    <w:p w14:paraId="53725EFE" w14:textId="29893671" w:rsidR="00892C58" w:rsidRDefault="00892C58" w:rsidP="00892C58">
      <w:pPr>
        <w:pStyle w:val="CommentText"/>
      </w:pPr>
      <w:r>
        <w:t>J Proteome Res. 2014 Jun 6; 13(6):3114-20.</w:t>
      </w:r>
    </w:p>
  </w:comment>
  <w:comment w:id="2"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r>
        <w:t>Tommi Välikangas, Tomi Suomi, Laura L Elo</w:t>
      </w:r>
    </w:p>
  </w:comment>
  <w:comment w:id="3"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Karpievitch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4"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r>
        <w:t>Tommi Välikangas, Tomi Suomi, Laura L Elo</w:t>
      </w:r>
    </w:p>
    <w:p w14:paraId="6D9E516B" w14:textId="6DA6698F" w:rsidR="00E27038" w:rsidRDefault="00E27038">
      <w:pPr>
        <w:pStyle w:val="CommentText"/>
      </w:pPr>
    </w:p>
  </w:comment>
  <w:comment w:id="5"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6"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7"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Chawade A, Alexandersson E, Levander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8"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9" w:author="Graw, Stefan H" w:date="2019-12-13T11:15:00Z" w:initials="GSH">
    <w:p w14:paraId="088917CD" w14:textId="77777777" w:rsidR="00B7306A" w:rsidRPr="00B7306A" w:rsidRDefault="00F8527D" w:rsidP="00B7306A">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00B7306A" w:rsidRPr="00B7306A">
        <w:rPr>
          <w:rFonts w:ascii="Lucida Console" w:hAnsi="Lucida Console"/>
          <w:color w:val="000000"/>
          <w:bdr w:val="none" w:sz="0" w:space="0" w:color="auto" w:frame="1"/>
        </w:rPr>
        <w:t>Winston Chang, Joe Cheng, JJ Allaire, Yihui Xie and Jonathan McPherson (2019). shiny: Web Application Framework for R. R package</w:t>
      </w:r>
    </w:p>
    <w:p w14:paraId="0E62C41B" w14:textId="77777777" w:rsidR="00B7306A" w:rsidRPr="00B7306A" w:rsidRDefault="00B7306A" w:rsidP="00B730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B7306A">
        <w:rPr>
          <w:rFonts w:ascii="Lucida Console" w:hAnsi="Lucida Console" w:cs="Courier New"/>
          <w:color w:val="000000"/>
          <w:sz w:val="20"/>
          <w:bdr w:val="none" w:sz="0" w:space="0" w:color="auto" w:frame="1"/>
        </w:rPr>
        <w:t xml:space="preserve">  version 1.4.0. https://CRAN.R-project.org/package=shiny</w:t>
      </w:r>
    </w:p>
    <w:p w14:paraId="0D69E3B2" w14:textId="70AB2ED9" w:rsidR="00F8527D" w:rsidRDefault="00F8527D">
      <w:pPr>
        <w:pStyle w:val="CommentText"/>
      </w:pP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r w:rsidRPr="00C03C1E">
        <w:rPr>
          <w:rFonts w:ascii="Calibri" w:hAnsi="Calibri" w:cs="Calibri"/>
          <w:color w:val="1D21B3"/>
          <w:sz w:val="22"/>
          <w:szCs w:val="22"/>
        </w:rPr>
        <w:t xml:space="preserve">maxquant </w:t>
      </w:r>
      <w:r>
        <w:rPr>
          <w:rFonts w:ascii="Calibri" w:hAnsi="Calibri" w:cs="Calibri"/>
          <w:color w:val="1D21B3"/>
          <w:sz w:val="22"/>
          <w:szCs w:val="22"/>
        </w:rPr>
        <w:t>?</w:t>
      </w:r>
    </w:p>
  </w:comment>
  <w:comment w:id="11" w:author="Graw, Stefan H" w:date="2020-01-07T11:27:00Z" w:initials="GSH">
    <w:p w14:paraId="475A8FE9" w14:textId="26591B30" w:rsidR="00FD78B7" w:rsidRDefault="00FD78B7">
      <w:pPr>
        <w:pStyle w:val="CommentText"/>
      </w:pPr>
      <w:r>
        <w:rPr>
          <w:rStyle w:val="CommentReference"/>
        </w:rPr>
        <w:annotationRef/>
      </w:r>
      <w:r>
        <w:t>Cite packages</w:t>
      </w:r>
    </w:p>
  </w:comment>
  <w:comment w:id="12" w:author="Graw, Stefan H" w:date="2020-01-07T11:30:00Z" w:initials="GSH">
    <w:p w14:paraId="7F802288" w14:textId="5E587D6A" w:rsidR="00FD78B7" w:rsidRDefault="00FD78B7">
      <w:pPr>
        <w:pStyle w:val="CommentText"/>
      </w:pPr>
      <w:r>
        <w:rPr>
          <w:rStyle w:val="CommentReference"/>
        </w:rPr>
        <w:annotationRef/>
      </w:r>
      <w:r w:rsidRPr="00A11C15">
        <w:t>Russel et al. (2018) DAtest: A framework for choosing differential abundance or expression method. biorXiv</w:t>
      </w:r>
    </w:p>
  </w:comment>
  <w:comment w:id="13"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4"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Tibshirani, Balasubramanian Narasimhan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5"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imputeLCMD: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6"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imputeLCMD: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7"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imputeLCMD: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18"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0D69E3B2" w15:done="0"/>
  <w15:commentEx w15:paraId="37118E80" w15:done="0"/>
  <w15:commentEx w15:paraId="475A8FE9"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0D69E3B2" w16cid:durableId="21A5F384"/>
  <w16cid:commentId w16cid:paraId="37118E80" w16cid:durableId="21A5F385"/>
  <w16cid:commentId w16cid:paraId="61034559" w16cid:durableId="21A5F386"/>
  <w16cid:commentId w16cid:paraId="0349ABB7" w16cid:durableId="21A5F387"/>
  <w16cid:commentId w16cid:paraId="07160C0D" w16cid:durableId="21A5F388"/>
  <w16cid:commentId w16cid:paraId="4816C373" w16cid:durableId="21A5F389"/>
  <w16cid:commentId w16cid:paraId="124F2032" w16cid:durableId="21A5F38A"/>
  <w16cid:commentId w16cid:paraId="5B650F5D" w16cid:durableId="21A5F3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1DE0D3" w14:textId="77777777" w:rsidR="00993777" w:rsidRDefault="00993777">
      <w:r>
        <w:separator/>
      </w:r>
    </w:p>
  </w:endnote>
  <w:endnote w:type="continuationSeparator" w:id="0">
    <w:p w14:paraId="3FA68082" w14:textId="77777777" w:rsidR="00993777" w:rsidRDefault="00993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69008265"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791B">
      <w:rPr>
        <w:rStyle w:val="PageNumber"/>
        <w:noProof/>
      </w:rPr>
      <w:t>6</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04B06" w14:textId="77777777" w:rsidR="00993777" w:rsidRDefault="00993777">
      <w:r>
        <w:separator/>
      </w:r>
    </w:p>
  </w:footnote>
  <w:footnote w:type="continuationSeparator" w:id="0">
    <w:p w14:paraId="291CCDC8" w14:textId="77777777" w:rsidR="00993777" w:rsidRDefault="00993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record-ids&gt;&lt;/item&gt;&lt;/Libraries&gt;"/>
  </w:docVars>
  <w:rsids>
    <w:rsidRoot w:val="00807AE2"/>
    <w:rsid w:val="000002F2"/>
    <w:rsid w:val="0005660F"/>
    <w:rsid w:val="000702AD"/>
    <w:rsid w:val="000A0F9B"/>
    <w:rsid w:val="000B2EEB"/>
    <w:rsid w:val="000B5610"/>
    <w:rsid w:val="000B6C7E"/>
    <w:rsid w:val="000C05CC"/>
    <w:rsid w:val="00111D9F"/>
    <w:rsid w:val="00155231"/>
    <w:rsid w:val="00164635"/>
    <w:rsid w:val="00195ACA"/>
    <w:rsid w:val="001A7A90"/>
    <w:rsid w:val="001B1113"/>
    <w:rsid w:val="001F6A08"/>
    <w:rsid w:val="00212B1D"/>
    <w:rsid w:val="00240BAD"/>
    <w:rsid w:val="0026438B"/>
    <w:rsid w:val="00271A02"/>
    <w:rsid w:val="002A7493"/>
    <w:rsid w:val="002C3431"/>
    <w:rsid w:val="00311A3B"/>
    <w:rsid w:val="0031373B"/>
    <w:rsid w:val="00324128"/>
    <w:rsid w:val="00334AED"/>
    <w:rsid w:val="00361E35"/>
    <w:rsid w:val="003664E9"/>
    <w:rsid w:val="003679A1"/>
    <w:rsid w:val="003A42F0"/>
    <w:rsid w:val="003B4AF3"/>
    <w:rsid w:val="003B4DF6"/>
    <w:rsid w:val="003E1F76"/>
    <w:rsid w:val="0040540C"/>
    <w:rsid w:val="00405542"/>
    <w:rsid w:val="004554FB"/>
    <w:rsid w:val="00475FD2"/>
    <w:rsid w:val="004817F6"/>
    <w:rsid w:val="00486034"/>
    <w:rsid w:val="004B0E36"/>
    <w:rsid w:val="004C3E30"/>
    <w:rsid w:val="004E283C"/>
    <w:rsid w:val="004E7185"/>
    <w:rsid w:val="00501AC9"/>
    <w:rsid w:val="00534D38"/>
    <w:rsid w:val="005553EF"/>
    <w:rsid w:val="00556B4C"/>
    <w:rsid w:val="005665C4"/>
    <w:rsid w:val="00567E81"/>
    <w:rsid w:val="00591A57"/>
    <w:rsid w:val="005A4E38"/>
    <w:rsid w:val="005B6B44"/>
    <w:rsid w:val="005D0C10"/>
    <w:rsid w:val="005D2E75"/>
    <w:rsid w:val="00633267"/>
    <w:rsid w:val="006455A5"/>
    <w:rsid w:val="006561D8"/>
    <w:rsid w:val="00683131"/>
    <w:rsid w:val="006A3E34"/>
    <w:rsid w:val="006B2581"/>
    <w:rsid w:val="006C522D"/>
    <w:rsid w:val="007000D9"/>
    <w:rsid w:val="007062A4"/>
    <w:rsid w:val="00747701"/>
    <w:rsid w:val="007534B9"/>
    <w:rsid w:val="007629D3"/>
    <w:rsid w:val="00794616"/>
    <w:rsid w:val="007A11AD"/>
    <w:rsid w:val="007D21D0"/>
    <w:rsid w:val="007E3B61"/>
    <w:rsid w:val="008047DE"/>
    <w:rsid w:val="00807AE2"/>
    <w:rsid w:val="00825B1F"/>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B34C5"/>
    <w:rsid w:val="00AC5467"/>
    <w:rsid w:val="00AF4F6D"/>
    <w:rsid w:val="00AF7F6A"/>
    <w:rsid w:val="00B05A88"/>
    <w:rsid w:val="00B44641"/>
    <w:rsid w:val="00B7306A"/>
    <w:rsid w:val="00B7618D"/>
    <w:rsid w:val="00BA27E7"/>
    <w:rsid w:val="00BC0548"/>
    <w:rsid w:val="00BC0C6A"/>
    <w:rsid w:val="00BD2C44"/>
    <w:rsid w:val="00C03C1E"/>
    <w:rsid w:val="00C10EE0"/>
    <w:rsid w:val="00C12556"/>
    <w:rsid w:val="00C6170A"/>
    <w:rsid w:val="00CE7B50"/>
    <w:rsid w:val="00D22B0F"/>
    <w:rsid w:val="00D318E5"/>
    <w:rsid w:val="00D32E24"/>
    <w:rsid w:val="00D364A1"/>
    <w:rsid w:val="00D90DA6"/>
    <w:rsid w:val="00D97594"/>
    <w:rsid w:val="00DA791B"/>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
    <w:name w:val="Unresolved Mention"/>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0</TotalTime>
  <Pages>8</Pages>
  <Words>2831</Words>
  <Characters>1614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93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2</cp:revision>
  <cp:lastPrinted>2008-06-11T21:33:00Z</cp:lastPrinted>
  <dcterms:created xsi:type="dcterms:W3CDTF">2020-01-07T18:37:00Z</dcterms:created>
  <dcterms:modified xsi:type="dcterms:W3CDTF">2020-01-07T18:37:00Z</dcterms:modified>
</cp:coreProperties>
</file>